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F6289" w:rsidRPr="00DF6289">
        <w:rPr>
          <w:b/>
        </w:rPr>
        <w:t xml:space="preserve">Table </w:t>
      </w:r>
      <w:r w:rsidR="00DF6289" w:rsidRPr="00DF6289">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DF6289">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F6289" w:rsidRPr="00DF6289">
        <w:rPr>
          <w:b/>
        </w:rPr>
        <w:t xml:space="preserve">Table </w:t>
      </w:r>
      <w:r w:rsidR="00DF6289" w:rsidRPr="00DF6289">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7C60E1D3" w14:textId="77777777" w:rsidR="00162D91" w:rsidRDefault="00162D91">
      <w:pPr>
        <w:jc w:val="left"/>
        <w:rPr>
          <w:rFonts w:asciiTheme="majorHAnsi" w:eastAsiaTheme="majorEastAsia" w:hAnsiTheme="majorHAnsi" w:cstheme="majorBidi"/>
          <w:color w:val="2E74B5" w:themeColor="accent1" w:themeShade="BF"/>
          <w:sz w:val="32"/>
          <w:szCs w:val="32"/>
          <w:lang w:val="en-IE" w:eastAsia="en-GB"/>
        </w:rPr>
      </w:pPr>
      <w:r>
        <w:rPr>
          <w:lang w:val="en-IE" w:eastAsia="en-GB"/>
        </w:rPr>
        <w:br w:type="page"/>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4A1C3142" w14:textId="51C7861B" w:rsidR="00C0609C" w:rsidRDefault="00C0609C" w:rsidP="00C0609C">
      <w:pPr>
        <w:rPr>
          <w:b/>
          <w:lang w:val="en-IE" w:eastAsia="en-GB"/>
        </w:rPr>
      </w:pPr>
      <w:r>
        <w:rPr>
          <w:lang w:val="en-IE" w:eastAsia="en-GB"/>
        </w:rPr>
        <w:t xml:space="preserve">These three categories of method have different capabilities, benefits and disadvantages, as shown in </w:t>
      </w:r>
      <w:r w:rsidRPr="00C0609C">
        <w:rPr>
          <w:b/>
          <w:lang w:val="en-IE" w:eastAsia="en-GB"/>
        </w:rPr>
        <w:t>Table ####</w:t>
      </w:r>
      <w:r>
        <w:rPr>
          <w:b/>
          <w:lang w:val="en-IE" w:eastAsia="en-GB"/>
        </w:rPr>
        <w:t>.</w:t>
      </w:r>
    </w:p>
    <w:p w14:paraId="6898FD2D" w14:textId="77777777" w:rsidR="00A321FD" w:rsidRDefault="00A321FD" w:rsidP="00C0609C">
      <w:pPr>
        <w:rPr>
          <w:b/>
          <w:lang w:val="en-IE" w:eastAsia="en-GB"/>
        </w:rPr>
      </w:pPr>
    </w:p>
    <w:p w14:paraId="5FBDDE7F" w14:textId="1EACC3BE" w:rsidR="00A321FD" w:rsidRDefault="00A321FD" w:rsidP="00A321FD">
      <w:pPr>
        <w:pStyle w:val="Heading2"/>
        <w:rPr>
          <w:lang w:val="en-IE" w:eastAsia="en-GB"/>
        </w:rPr>
      </w:pPr>
      <w:r>
        <w:rPr>
          <w:lang w:val="en-IE" w:eastAsia="en-GB"/>
        </w:rPr>
        <w:t>Knowledge Based Methods</w:t>
      </w:r>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09AA86A0" w14:textId="5811B844" w:rsidR="007D3E4B" w:rsidRDefault="007D3E4B" w:rsidP="00476EC6">
      <w:pPr>
        <w:rPr>
          <w:lang w:val="en-IE" w:eastAsia="en-GB"/>
        </w:rPr>
      </w:pPr>
      <w:r>
        <w:rPr>
          <w:lang w:val="en-IE" w:eastAsia="en-GB"/>
        </w:rPr>
        <w:t xml:space="preserve">####need more here on knowledge based systems – draw from model-free methods section of </w:t>
      </w:r>
      <w:proofErr w:type="spellStart"/>
      <w:r>
        <w:rPr>
          <w:lang w:val="en-IE" w:eastAsia="en-GB"/>
        </w:rPr>
        <w:t>gertler</w:t>
      </w:r>
      <w:proofErr w:type="spellEnd"/>
      <w:r>
        <w:rPr>
          <w:lang w:val="en-IE" w:eastAsia="en-GB"/>
        </w:rPr>
        <w:t xml:space="preserve"> book</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DF6289" w:rsidRPr="00DF6289">
        <w:rPr>
          <w:b/>
        </w:rPr>
        <w:t xml:space="preserve">Figure </w:t>
      </w:r>
      <w:r w:rsidR="00DF6289" w:rsidRPr="00DF6289">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5332B378" w14:textId="6BB4E451" w:rsidR="00967B50" w:rsidRDefault="00967B50" w:rsidP="00967B50">
      <w:pPr>
        <w:pStyle w:val="Caption"/>
        <w:jc w:val="center"/>
        <w:rPr>
          <w:lang w:val="en-IE" w:eastAsia="en-GB"/>
        </w:rPr>
      </w:pPr>
      <w:bookmarkStart w:id="3" w:name="_Ref426399612"/>
      <w:r>
        <w:t xml:space="preserve">Figure </w:t>
      </w:r>
      <w:fldSimple w:instr=" SEQ Figure \* ARABIC ">
        <w:r w:rsidR="00DF6289">
          <w:rPr>
            <w:noProof/>
          </w:rPr>
          <w:t>1</w:t>
        </w:r>
      </w:fldSimple>
      <w:bookmarkEnd w:id="3"/>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DF6289" w:rsidRPr="00DF6289">
        <w:rPr>
          <w:b/>
        </w:rPr>
        <w:t xml:space="preserve">Table </w:t>
      </w:r>
      <w:r w:rsidR="00DF6289" w:rsidRPr="00DF6289">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67FB8470" w:rsidR="001516FB" w:rsidRDefault="001516FB" w:rsidP="001516FB">
      <w:pPr>
        <w:pStyle w:val="Caption"/>
        <w:keepNext/>
        <w:jc w:val="center"/>
      </w:pPr>
      <w:bookmarkStart w:id="4" w:name="_Ref426400415"/>
      <w:r>
        <w:lastRenderedPageBreak/>
        <w:t xml:space="preserve">Table </w:t>
      </w:r>
      <w:fldSimple w:instr=" SEQ Table \* ARABIC ">
        <w:r w:rsidR="00DF6289">
          <w:rPr>
            <w:noProof/>
          </w:rPr>
          <w:t>2</w:t>
        </w:r>
      </w:fldSimple>
      <w:bookmarkEnd w:id="4"/>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DF6289" w:rsidRPr="00DF6289">
        <w:rPr>
          <w:b/>
        </w:rPr>
        <w:t xml:space="preserve">Table </w:t>
      </w:r>
      <w:r w:rsidR="00DF6289" w:rsidRPr="00DF6289">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02EC9646" w14:textId="494DA76A" w:rsidR="00476EC6" w:rsidRDefault="00476EC6">
      <w:pPr>
        <w:jc w:val="left"/>
        <w:rPr>
          <w:lang w:val="en-IE" w:eastAsia="en-GB"/>
        </w:rPr>
      </w:pPr>
      <w:r>
        <w:rPr>
          <w:lang w:val="en-IE" w:eastAsia="en-GB"/>
        </w:rPr>
        <w:br w:type="page"/>
      </w:r>
    </w:p>
    <w:p w14:paraId="431C58E3" w14:textId="4BF19085"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9C92336" w14:textId="33B64271" w:rsidR="00476EC6" w:rsidRDefault="00FE3FB3" w:rsidP="00476EC6">
      <w:pPr>
        <w:rPr>
          <w:lang w:val="en-IE" w:eastAsia="en-GB"/>
        </w:rPr>
      </w:pPr>
      <w:r>
        <w:rPr>
          <w:lang w:val="en-IE" w:eastAsia="en-GB"/>
        </w:rPr>
        <w:t>For the purpose of faul</w:t>
      </w:r>
      <w:r w:rsidR="002A0EA0">
        <w:rPr>
          <w:lang w:val="en-IE" w:eastAsia="en-GB"/>
        </w:rPr>
        <w:t xml:space="preserve">t detection and diagnosis, the difference between these methods and other traditional methods is often evident in the concept of redundancy. Where model-free methods often employ physical redundancy by comparing identical sensors in parallel to determine sensor faults, model-based methods usually incorporate some level of analytical redundancy </w:t>
      </w:r>
      <w:r w:rsidR="002A0EA0">
        <w:rPr>
          <w:lang w:val="en-IE" w:eastAsia="en-GB"/>
        </w:rPr>
        <w:fldChar w:fldCharType="begin" w:fldLock="1"/>
      </w:r>
      <w:r w:rsidR="002A0EA0">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p>
    <w:p w14:paraId="0E724F38" w14:textId="77777777" w:rsidR="00F51AD1" w:rsidRDefault="00F51AD1" w:rsidP="00476EC6">
      <w:pPr>
        <w:rPr>
          <w:lang w:val="en-IE" w:eastAsia="en-GB"/>
        </w:rPr>
      </w:pPr>
      <w:bookmarkStart w:id="5" w:name="_GoBack"/>
      <w:bookmarkEnd w:id="5"/>
    </w:p>
    <w:p w14:paraId="7BC0EFA3" w14:textId="36E6B0CF" w:rsidR="002A0EA0" w:rsidRPr="00476EC6"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p>
    <w:p w14:paraId="7EDB7A3E" w14:textId="27D62718" w:rsidR="00476EC6" w:rsidRDefault="00476EC6" w:rsidP="00476EC6">
      <w:pPr>
        <w:pStyle w:val="Heading3"/>
        <w:rPr>
          <w:lang w:val="en-IE" w:eastAsia="en-GB"/>
        </w:rPr>
      </w:pPr>
      <w:r>
        <w:rPr>
          <w:lang w:val="en-IE" w:eastAsia="en-GB"/>
        </w:rPr>
        <w:t>Mathematical Modelling</w:t>
      </w:r>
    </w:p>
    <w:p w14:paraId="5DA679E4" w14:textId="77777777" w:rsidR="00476EC6" w:rsidRDefault="00476EC6" w:rsidP="00476EC6">
      <w:pPr>
        <w:rPr>
          <w:lang w:val="en-IE" w:eastAsia="en-GB"/>
        </w:rPr>
      </w:pPr>
    </w:p>
    <w:p w14:paraId="569F062E" w14:textId="447DE6E0" w:rsidR="00476EC6" w:rsidRDefault="00476EC6" w:rsidP="00476EC6">
      <w:pPr>
        <w:pStyle w:val="Heading2"/>
        <w:rPr>
          <w:lang w:val="en-IE" w:eastAsia="en-GB"/>
        </w:rPr>
      </w:pPr>
      <w:r>
        <w:rPr>
          <w:lang w:val="en-IE" w:eastAsia="en-GB"/>
        </w:rPr>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77777777" w:rsidR="00476EC6" w:rsidRPr="00476EC6" w:rsidRDefault="00476EC6" w:rsidP="00476EC6">
      <w:pPr>
        <w:rPr>
          <w:lang w:val="en-IE" w:eastAsia="en-GB"/>
        </w:rPr>
      </w:pPr>
    </w:p>
    <w:p w14:paraId="5035A514" w14:textId="77777777" w:rsidR="00A321FD" w:rsidRPr="00C0609C" w:rsidRDefault="00A321FD" w:rsidP="00C0609C">
      <w:pPr>
        <w:rPr>
          <w:lang w:val="en-IE" w:eastAsia="en-GB"/>
        </w:rPr>
      </w:pP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lastRenderedPageBreak/>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6"/>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6"/>
            <w:r>
              <w:rPr>
                <w:rStyle w:val="CommentReference"/>
              </w:rPr>
              <w:commentReference w:id="6"/>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636B9DFD" w14:textId="77777777" w:rsidR="00E449DD" w:rsidRDefault="00EE2C81">
      <w:pPr>
        <w:jc w:val="left"/>
        <w:rPr>
          <w:rFonts w:asciiTheme="minorHAnsi" w:hAnsiTheme="minorHAnsi"/>
        </w:rPr>
      </w:pPr>
      <w:r>
        <w:rPr>
          <w:lang w:val="en-IE" w:eastAsia="en-GB"/>
        </w:rPr>
        <w:lastRenderedPageBreak/>
        <w:fldChar w:fldCharType="begin"/>
      </w:r>
      <w:r>
        <w:rPr>
          <w:lang w:val="en-IE" w:eastAsia="en-GB"/>
        </w:rPr>
        <w:instrText xml:space="preserve"> LINK </w:instrText>
      </w:r>
      <w:r w:rsidR="00DF6289">
        <w:rPr>
          <w:lang w:val="en-IE" w:eastAsia="en-GB"/>
        </w:rPr>
        <w:instrText xml:space="preserve">Excel.Sheet.12 C:\\Users\\seanadmin\\Air-Compressors\\Lit_Review_Tables.xlsx Sheet1!R2C3:R48C8 </w:instrText>
      </w:r>
      <w:r>
        <w:rPr>
          <w:lang w:val="en-IE" w:eastAsia="en-GB"/>
        </w:rPr>
        <w:instrText xml:space="preserve">\a \f 4 \h  \* MERGEFORMAT </w:instrText>
      </w:r>
      <w:r w:rsidR="00E449DD">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E449DD" w:rsidRPr="00E449DD" w14:paraId="1D486E09" w14:textId="77777777" w:rsidTr="00E449DD">
        <w:trPr>
          <w:divId w:val="754014800"/>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5DAC1962"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2E56A21D"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4C960063"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3199A53D"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6E64F5BD"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32345909" w14:textId="77777777" w:rsidR="00E449DD" w:rsidRPr="00E449DD" w:rsidRDefault="00E449DD" w:rsidP="00E449DD">
            <w:pPr>
              <w:spacing w:after="0" w:line="240" w:lineRule="auto"/>
              <w:jc w:val="left"/>
              <w:rPr>
                <w:rFonts w:ascii="Calibri" w:eastAsia="Times New Roman" w:hAnsi="Calibri" w:cs="Times New Roman"/>
                <w:b/>
                <w:bCs/>
                <w:i/>
                <w:iCs/>
                <w:lang w:eastAsia="en-GB"/>
              </w:rPr>
            </w:pPr>
            <w:r w:rsidRPr="00E449DD">
              <w:rPr>
                <w:rFonts w:ascii="Calibri" w:eastAsia="Times New Roman" w:hAnsi="Calibri" w:cs="Times New Roman"/>
                <w:b/>
                <w:bCs/>
                <w:i/>
                <w:iCs/>
                <w:lang w:eastAsia="en-GB"/>
              </w:rPr>
              <w:t>Cons</w:t>
            </w:r>
          </w:p>
        </w:tc>
      </w:tr>
      <w:tr w:rsidR="00E449DD" w:rsidRPr="00E449DD" w14:paraId="2A35C1D5" w14:textId="77777777" w:rsidTr="00E449DD">
        <w:trPr>
          <w:divId w:val="754014800"/>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7EB218D8" w14:textId="77777777" w:rsidR="00E449DD" w:rsidRPr="00E449DD" w:rsidRDefault="00E449DD" w:rsidP="00E449DD">
            <w:pPr>
              <w:spacing w:after="0" w:line="240" w:lineRule="auto"/>
              <w:jc w:val="center"/>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117024E9" w14:textId="77777777" w:rsidR="00E449DD" w:rsidRPr="00E449DD" w:rsidRDefault="00E449DD" w:rsidP="00E449DD">
            <w:pPr>
              <w:spacing w:after="0" w:line="240" w:lineRule="auto"/>
              <w:jc w:val="center"/>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1644BDA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662CCD0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5FC1FD6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30222D6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20438157"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B59DF4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71D8350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0E78612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3B350EB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7D8300C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25C20B9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154608AB"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8C5A62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3183B47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24AFA0C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00B716A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AECFF4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1091A6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458A059A"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AC748D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0A42F75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461883A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357F617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2CB6DE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144C01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3AC126F6"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B05B73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0552AF3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5018C2F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xml:space="preserve">Definition of the condition a system may be in based on observed variables, represented graphically </w:t>
            </w:r>
            <w:r w:rsidRPr="00E449DD">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60FBA25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308EE68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52F82F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xml:space="preserve">Can suffer from </w:t>
            </w:r>
            <w:proofErr w:type="spellStart"/>
            <w:r w:rsidRPr="00E449DD">
              <w:rPr>
                <w:rFonts w:ascii="Calibri" w:eastAsia="Times New Roman" w:hAnsi="Calibri" w:cs="Times New Roman"/>
                <w:color w:val="000000"/>
                <w:lang w:eastAsia="en-GB"/>
              </w:rPr>
              <w:t>overfitting</w:t>
            </w:r>
            <w:proofErr w:type="spellEnd"/>
          </w:p>
        </w:tc>
      </w:tr>
      <w:tr w:rsidR="00E449DD" w:rsidRPr="00E449DD" w14:paraId="0A683C1D"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F00795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703CE85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6BAAE9C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16D6BDA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737559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0DC319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6046682B"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5BD6E37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5DE188F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3050A78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2136BAA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BA4959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40C207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8313B38"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8172BE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7BFB7D6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7A05CAE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E449DD">
              <w:rPr>
                <w:rFonts w:ascii="Calibri" w:eastAsia="Times New Roman" w:hAnsi="Calibri" w:cs="Times New Roman"/>
                <w:color w:val="000000"/>
                <w:lang w:eastAsia="en-GB"/>
              </w:rPr>
              <w:lastRenderedPageBreak/>
              <w:t xml:space="preserve">categorisation of each data point in terms of </w:t>
            </w:r>
            <w:proofErr w:type="spellStart"/>
            <w:r w:rsidRPr="00E449DD">
              <w:rPr>
                <w:rFonts w:ascii="Calibri" w:eastAsia="Times New Roman" w:hAnsi="Calibri" w:cs="Times New Roman"/>
                <w:color w:val="000000"/>
                <w:lang w:eastAsia="en-GB"/>
              </w:rPr>
              <w:t>it's</w:t>
            </w:r>
            <w:proofErr w:type="spellEnd"/>
            <w:r w:rsidRPr="00E449DD">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4B44EF1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2E94CE4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DBA1E8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7D1A0889" w14:textId="77777777" w:rsidTr="00E449DD">
        <w:trPr>
          <w:divId w:val="754014800"/>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3B98C9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60534E0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76E44B5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E449DD">
              <w:rPr>
                <w:rFonts w:ascii="Calibri" w:eastAsia="Times New Roman" w:hAnsi="Calibri" w:cs="Times New Roman"/>
                <w:color w:val="000000"/>
                <w:lang w:eastAsia="en-GB"/>
              </w:rPr>
              <w:t>determin</w:t>
            </w:r>
            <w:proofErr w:type="spellEnd"/>
            <w:r w:rsidRPr="00E449DD">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2F2B0D5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1AAA5A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AA0FD1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256FBF86" w14:textId="77777777" w:rsidTr="00E449DD">
        <w:trPr>
          <w:divId w:val="754014800"/>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6AC65DE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570DB47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3D05C8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B7B264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E77325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DD37D0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21AC1D5" w14:textId="77777777" w:rsidTr="00E449DD">
        <w:trPr>
          <w:divId w:val="754014800"/>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4B132C9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39A20CB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8CFD33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7E6473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8479E5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E93406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422EB173" w14:textId="77777777" w:rsidTr="00E449DD">
        <w:trPr>
          <w:divId w:val="754014800"/>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578AB90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7FE8572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F6419F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E458F9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DA38DA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67DC65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5906BCD" w14:textId="77777777" w:rsidTr="00E449DD">
        <w:trPr>
          <w:divId w:val="754014800"/>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45A6B5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6BD38A1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2D649C3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CAF04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F70DA5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776045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766EA4E7"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108438F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B8A3CF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15286E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60E59A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F935B8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32B126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D77DEAB"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0DB932C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14DE7FC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6D8833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B2F400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EB8455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E4879D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102222E0"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AA5EF4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AD8861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F9D661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462679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E2D8AB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542E528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4934BB2F"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08A0A6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622F58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632D2C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6CCEAB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E565BA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208085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0C37773"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6FDE22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4D9B11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E6C48D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32B5B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714ED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CEAA4D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64CDFEC1"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5CA1D1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5C9E80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7DD7F59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0F67F6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B822D2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C0B9E8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34DCE8F7"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DB31E3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6B9BC1C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516500C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ADB88E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2062C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C7B64F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7F0BC1E4"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9E21D0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280727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64B3AEF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C4C505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6B2D0D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50229D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0BB2852"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11A4F2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95B407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CC40E8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86D864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CC4AE0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056104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CEA3D3D"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70691E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2192BE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AB5B37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B32D8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FE5941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56E20B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6F8438B1"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13C137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8C2BE6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210366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30439A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425927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070B95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1E789CE3"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E7FCD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7FE29D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7C97E1B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9BBF82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B2D0BE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A2E54D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7AA5DBDC"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427647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4646055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0746D75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BFA8B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AB8C10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CD24B7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182201F5"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7F079A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773FA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CD1B08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36EE4C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04B215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D4B2DA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249C140C"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BB1DBA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143C8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072401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A125F6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DE35F4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6CA93F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57AF93A8"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12B9E09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FEA88C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38D23E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8A78CB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ECE37F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846301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414D9C1C"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5C081C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540734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54937AE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8DDEEE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52282E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804F5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59D49E77"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96AAF3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CD1CBE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787D90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19D83E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2DB4FF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297EFB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7EF5E37C"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CD02AA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6900FFF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Simplex Method (</w:t>
            </w:r>
            <w:proofErr w:type="spellStart"/>
            <w:r w:rsidRPr="00E449DD">
              <w:rPr>
                <w:rFonts w:ascii="Calibri" w:eastAsia="Times New Roman" w:hAnsi="Calibri" w:cs="Times New Roman"/>
                <w:color w:val="000000"/>
                <w:lang w:eastAsia="en-GB"/>
              </w:rPr>
              <w:t>Stosic</w:t>
            </w:r>
            <w:proofErr w:type="spellEnd"/>
            <w:r w:rsidRPr="00E449DD">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6668828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63EF5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EE20AA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0BFF3BA"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61BE0B5" w14:textId="77777777" w:rsidTr="00E449DD">
        <w:trPr>
          <w:divId w:val="754014800"/>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A24FFB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873BA8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AC7576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C7026F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594905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F71A6E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58235264" w14:textId="77777777" w:rsidTr="00E449DD">
        <w:trPr>
          <w:divId w:val="754014800"/>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688207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F53906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23D8EC8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F7010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5F08C9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84F600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1F4E0C7C"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5E1CB77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B75B1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2B2DB1A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304638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A6A029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3FF118B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3264029A"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1041A90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1FDF29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4650798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852EE6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090043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FFF5B7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5DBC056E"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1C48DD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C83087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39E7908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3A0245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1A0132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650A787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35ACD73F"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1129408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69C4BC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65143D5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4819B2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B2A06A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64D11B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5234EA4F"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2CA4FD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666080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734DF5D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0DD0D0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B4989C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1F38698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45234EAF"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530DAE1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EDD916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252135A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6150C5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086F49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04622B4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022F94B3"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768E6E2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123F10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AE2A24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378B75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91D6E6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19202B7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68634567"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76685A29"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C57CD83"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6F73D34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97E6ACB"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11D3D9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074E782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r w:rsidRPr="00E449DD">
              <w:rPr>
                <w:rFonts w:ascii="Calibri" w:eastAsia="Times New Roman" w:hAnsi="Calibri" w:cs="Times New Roman"/>
                <w:color w:val="000000"/>
                <w:lang w:eastAsia="en-GB"/>
              </w:rPr>
              <w:t> </w:t>
            </w:r>
          </w:p>
        </w:tc>
      </w:tr>
      <w:tr w:rsidR="00E449DD" w:rsidRPr="00E449DD" w14:paraId="6C7C0350"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36A823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81182B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2D09C6C"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80D8AF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A98F44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38DF603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r>
      <w:tr w:rsidR="00E449DD" w:rsidRPr="00E449DD" w14:paraId="04BA9E7C"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6C97F74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1CF5D86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1E7C96A8"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2CAC6254"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6C450C4D"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2FF5D35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r>
      <w:tr w:rsidR="00E449DD" w:rsidRPr="00E449DD" w14:paraId="27762F79" w14:textId="77777777" w:rsidTr="00E449DD">
        <w:trPr>
          <w:divId w:val="754014800"/>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065EACA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9123F95"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4C1E2AD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C5D7F2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9E3ABDE"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5E456666"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r>
      <w:tr w:rsidR="00E449DD" w:rsidRPr="00E449DD" w14:paraId="2A539443" w14:textId="77777777" w:rsidTr="00E449DD">
        <w:trPr>
          <w:divId w:val="754014800"/>
          <w:trHeight w:val="234"/>
        </w:trPr>
        <w:tc>
          <w:tcPr>
            <w:tcW w:w="1648" w:type="dxa"/>
            <w:tcBorders>
              <w:top w:val="nil"/>
              <w:left w:val="single" w:sz="4" w:space="0" w:color="auto"/>
              <w:bottom w:val="nil"/>
              <w:right w:val="nil"/>
            </w:tcBorders>
            <w:shd w:val="clear" w:color="D9D9D9" w:fill="D9D9D9"/>
            <w:noWrap/>
            <w:vAlign w:val="bottom"/>
            <w:hideMark/>
          </w:tcPr>
          <w:p w14:paraId="7C07F551"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85B25C0"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3BC4245F"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6EB4206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0F4B4192"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551F3C27" w14:textId="77777777" w:rsidR="00E449DD" w:rsidRPr="00E449DD" w:rsidRDefault="00E449DD" w:rsidP="00E449DD">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7"/>
      <w:r>
        <w:rPr>
          <w:lang w:val="en-IE" w:eastAsia="en-GB"/>
        </w:rPr>
        <w:t>axial</w:t>
      </w:r>
      <w:commentRangeEnd w:id="7"/>
      <w:r>
        <w:rPr>
          <w:rStyle w:val="CommentReference"/>
        </w:rPr>
        <w:commentReference w:id="7"/>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8"/>
      <w:r>
        <w:rPr>
          <w:lang w:val="en-IE" w:eastAsia="en-GB"/>
        </w:rPr>
        <w:t>a thermodynamic model</w:t>
      </w:r>
      <w:commentRangeEnd w:id="8"/>
      <w:r>
        <w:rPr>
          <w:rStyle w:val="CommentReference"/>
        </w:rPr>
        <w:commentReference w:id="8"/>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9"/>
      <w:r>
        <w:rPr>
          <w:lang w:val="en-IE" w:eastAsia="en-GB"/>
        </w:rPr>
        <w:t>It is an old paper but come back to this as there is a list of 39 parameters in it that the authors deemed necessary for monitoring to effectively detect valve faults.</w:t>
      </w:r>
      <w:commentRangeEnd w:id="9"/>
      <w:r>
        <w:rPr>
          <w:rStyle w:val="CommentReference"/>
        </w:rPr>
        <w:commentReference w:id="9"/>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1083EDA1" w:rsidR="004A7658" w:rsidRPr="004A7658" w:rsidRDefault="004D4F22" w:rsidP="004A7658">
      <w:pPr>
        <w:rPr>
          <w:lang w:val="en-IE" w:eastAsia="en-GB"/>
        </w:rPr>
      </w:pPr>
      <w:r>
        <w:rPr>
          <w:lang w:val="en-IE" w:eastAsia="en-GB"/>
        </w:rPr>
        <w:fldChar w:fldCharType="begin" w:fldLock="1"/>
      </w:r>
      <w:r w:rsidR="00A321FD">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476EC6">
      <w:pPr>
        <w:pStyle w:val="Heading2"/>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10"/>
      <w:r w:rsidR="00AC27E0">
        <w:rPr>
          <w:lang w:val="en-IE" w:eastAsia="en-GB"/>
        </w:rPr>
        <w:t>identification</w:t>
      </w:r>
      <w:commentRangeEnd w:id="10"/>
      <w:r w:rsidR="00AC27E0">
        <w:rPr>
          <w:rStyle w:val="CommentReference"/>
        </w:rPr>
        <w:commentReference w:id="10"/>
      </w:r>
    </w:p>
    <w:p w14:paraId="6ED77526" w14:textId="15E1AFB4" w:rsidR="00233613" w:rsidRDefault="00476EC6" w:rsidP="00476EC6">
      <w:pPr>
        <w:pStyle w:val="Heading1"/>
        <w:rPr>
          <w:lang w:val="en-IE" w:eastAsia="en-GB"/>
        </w:rPr>
      </w:pPr>
      <w:r>
        <w:rPr>
          <w:lang w:val="en-IE" w:eastAsia="en-GB"/>
        </w:rPr>
        <w:t>Discussion</w:t>
      </w:r>
    </w:p>
    <w:p w14:paraId="2946A2D6" w14:textId="0E1E5C91" w:rsidR="00476EC6" w:rsidRPr="00476EC6" w:rsidRDefault="00476EC6" w:rsidP="00476EC6">
      <w:pPr>
        <w:rPr>
          <w:lang w:val="en-IE" w:eastAsia="en-GB"/>
        </w:rPr>
      </w:pPr>
      <w:r>
        <w:rPr>
          <w:lang w:val="en-IE" w:eastAsia="en-GB"/>
        </w:rPr>
        <w:t>Compare yet again the table</w:t>
      </w:r>
    </w:p>
    <w:p w14:paraId="3D1C1871" w14:textId="7D13FD5B" w:rsidR="00477DFD" w:rsidRDefault="00477DFD" w:rsidP="00477DFD">
      <w:pPr>
        <w:pStyle w:val="Heading1"/>
        <w:rPr>
          <w:lang w:val="en-IE" w:eastAsia="en-GB"/>
        </w:rPr>
      </w:pPr>
      <w:r>
        <w:rPr>
          <w:lang w:val="en-IE" w:eastAsia="en-GB"/>
        </w:rPr>
        <w:t>Conclusion</w:t>
      </w:r>
    </w:p>
    <w:p w14:paraId="3006B309" w14:textId="44ACCDB6" w:rsidR="004845A8" w:rsidRDefault="00477DFD" w:rsidP="00477DFD">
      <w:pPr>
        <w:rPr>
          <w:lang w:val="en-IE" w:eastAsia="en-GB"/>
        </w:rPr>
      </w:pPr>
      <w:r>
        <w:rPr>
          <w:lang w:val="en-IE" w:eastAsia="en-GB"/>
        </w:rPr>
        <w:t xml:space="preserve">The best method for compressor performance management is </w:t>
      </w:r>
      <w:r w:rsidR="004845A8">
        <w:rPr>
          <w:lang w:val="en-IE" w:eastAsia="en-GB"/>
        </w:rPr>
        <w:t>######.</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62C1FC7D"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27D088B5" w14:textId="0F074DDE" w:rsidR="002A0EA0" w:rsidRPr="002A0EA0" w:rsidRDefault="002B0F1F">
      <w:pPr>
        <w:pStyle w:val="NormalWeb"/>
        <w:ind w:left="480" w:hanging="480"/>
        <w:divId w:val="1382285954"/>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2A0EA0" w:rsidRPr="002A0EA0">
        <w:rPr>
          <w:rFonts w:ascii="Calibri" w:hAnsi="Calibri"/>
          <w:noProof/>
          <w:sz w:val="22"/>
        </w:rPr>
        <w:t xml:space="preserve">Aitouche, a., Yang, Q. &amp; Ould Bouamama, B., 2011. Fault detection and isolation of PEM fuel cell system based on nonlinear analytical redundancy. </w:t>
      </w:r>
      <w:r w:rsidR="002A0EA0" w:rsidRPr="002A0EA0">
        <w:rPr>
          <w:rFonts w:ascii="Calibri" w:hAnsi="Calibri"/>
          <w:i/>
          <w:iCs/>
          <w:noProof/>
          <w:sz w:val="22"/>
        </w:rPr>
        <w:t>The European Physical Journal Applied Physics</w:t>
      </w:r>
      <w:r w:rsidR="002A0EA0" w:rsidRPr="002A0EA0">
        <w:rPr>
          <w:rFonts w:ascii="Calibri" w:hAnsi="Calibri"/>
          <w:noProof/>
          <w:sz w:val="22"/>
        </w:rPr>
        <w:t>, 54(2), p.23408.</w:t>
      </w:r>
    </w:p>
    <w:p w14:paraId="0619438D"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Bevilacqua, M. &amp; Braglia, M., 2000. The analytic hierarchy process applied to maintenance strategy selection. </w:t>
      </w:r>
      <w:r w:rsidRPr="002A0EA0">
        <w:rPr>
          <w:rFonts w:ascii="Calibri" w:hAnsi="Calibri"/>
          <w:i/>
          <w:iCs/>
          <w:noProof/>
          <w:sz w:val="22"/>
        </w:rPr>
        <w:t>Reliability Engineering &amp; System Safety</w:t>
      </w:r>
      <w:r w:rsidRPr="002A0EA0">
        <w:rPr>
          <w:rFonts w:ascii="Calibri" w:hAnsi="Calibri"/>
          <w:noProof/>
          <w:sz w:val="22"/>
        </w:rPr>
        <w:t>, 70(1), pp.71–83.</w:t>
      </w:r>
    </w:p>
    <w:p w14:paraId="124129C1"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Cortés, O., Urquiza, G. &amp; Hernández, J. a., 2009. Optimization of operating conditions for compressor performance by means of neural network inverse. </w:t>
      </w:r>
      <w:r w:rsidRPr="002A0EA0">
        <w:rPr>
          <w:rFonts w:ascii="Calibri" w:hAnsi="Calibri"/>
          <w:i/>
          <w:iCs/>
          <w:noProof/>
          <w:sz w:val="22"/>
        </w:rPr>
        <w:t>Applied Energy</w:t>
      </w:r>
      <w:r w:rsidRPr="002A0EA0">
        <w:rPr>
          <w:rFonts w:ascii="Calibri" w:hAnsi="Calibri"/>
          <w:noProof/>
          <w:sz w:val="22"/>
        </w:rPr>
        <w:t>, 86(11), pp.2487–2493. Available at: http://dx.doi.org/10.1016/j.apenergy.2009.03.001.</w:t>
      </w:r>
    </w:p>
    <w:p w14:paraId="68EB870F"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Cui, H. et al., 2009. Research on fault diagnosis for reciprocating compressor valve using information entropy and SVM method. </w:t>
      </w:r>
      <w:r w:rsidRPr="002A0EA0">
        <w:rPr>
          <w:rFonts w:ascii="Calibri" w:hAnsi="Calibri"/>
          <w:i/>
          <w:iCs/>
          <w:noProof/>
          <w:sz w:val="22"/>
        </w:rPr>
        <w:t>Journal of Loss Prevention in the Process Industries</w:t>
      </w:r>
      <w:r w:rsidRPr="002A0EA0">
        <w:rPr>
          <w:rFonts w:ascii="Calibri" w:hAnsi="Calibri"/>
          <w:noProof/>
          <w:sz w:val="22"/>
        </w:rPr>
        <w:t>, 22(6), pp.864–867. Available at: http://dx.doi.org/10.1016/j.jlp.2009.08.012.</w:t>
      </w:r>
    </w:p>
    <w:p w14:paraId="2EA94243"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George Vachtsevanos, Frank L. Lewis, Michael Roemer, Andrew Hess, B.W., </w:t>
      </w:r>
      <w:r w:rsidRPr="002A0EA0">
        <w:rPr>
          <w:rFonts w:ascii="Calibri" w:hAnsi="Calibri"/>
          <w:i/>
          <w:iCs/>
          <w:noProof/>
          <w:sz w:val="22"/>
        </w:rPr>
        <w:t>Intelligent Fault Diagnosis and Prognosis for Engineering Systems</w:t>
      </w:r>
      <w:r w:rsidRPr="002A0EA0">
        <w:rPr>
          <w:rFonts w:ascii="Calibri" w:hAnsi="Calibri"/>
          <w:noProof/>
          <w:sz w:val="22"/>
        </w:rPr>
        <w:t>,</w:t>
      </w:r>
    </w:p>
    <w:p w14:paraId="2E5FC8D3"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Gertler, J., 1998. </w:t>
      </w:r>
      <w:r w:rsidRPr="002A0EA0">
        <w:rPr>
          <w:rFonts w:ascii="Calibri" w:hAnsi="Calibri"/>
          <w:i/>
          <w:iCs/>
          <w:noProof/>
          <w:sz w:val="22"/>
        </w:rPr>
        <w:t>Fault Detection and Diagnosis in Engineering Systems</w:t>
      </w:r>
      <w:r w:rsidRPr="002A0EA0">
        <w:rPr>
          <w:rFonts w:ascii="Calibri" w:hAnsi="Calibri"/>
          <w:noProof/>
          <w:sz w:val="22"/>
        </w:rPr>
        <w:t>, Available at: http://books.google.com/books?id=fmPyTbbqKFIC.</w:t>
      </w:r>
    </w:p>
    <w:p w14:paraId="2BA8213E"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Ghorbanian, K. &amp; Gholamrezaei, M., 2009. An artificial neural network approach to compressor performance prediction. </w:t>
      </w:r>
      <w:r w:rsidRPr="002A0EA0">
        <w:rPr>
          <w:rFonts w:ascii="Calibri" w:hAnsi="Calibri"/>
          <w:i/>
          <w:iCs/>
          <w:noProof/>
          <w:sz w:val="22"/>
        </w:rPr>
        <w:t>Applied Energy</w:t>
      </w:r>
      <w:r w:rsidRPr="002A0EA0">
        <w:rPr>
          <w:rFonts w:ascii="Calibri" w:hAnsi="Calibri"/>
          <w:noProof/>
          <w:sz w:val="22"/>
        </w:rPr>
        <w:t>, 86(7-8), pp.1210–1221. Available at: http://dx.doi.org/10.1016/j.apenergy.2008.06.006.</w:t>
      </w:r>
    </w:p>
    <w:p w14:paraId="6C101226"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Hinton, G.E. &amp; Salakhutdinov, R.R., 2006. Reducing the dimensionality of data with neural networks. </w:t>
      </w:r>
      <w:r w:rsidRPr="002A0EA0">
        <w:rPr>
          <w:rFonts w:ascii="Calibri" w:hAnsi="Calibri"/>
          <w:i/>
          <w:iCs/>
          <w:noProof/>
          <w:sz w:val="22"/>
        </w:rPr>
        <w:t>Science (New York, N.Y.)</w:t>
      </w:r>
      <w:r w:rsidRPr="002A0EA0">
        <w:rPr>
          <w:rFonts w:ascii="Calibri" w:hAnsi="Calibri"/>
          <w:noProof/>
          <w:sz w:val="22"/>
        </w:rPr>
        <w:t>, 313(5786), pp.504–7. Available at: http://www.sciencemag.org/content/313/5786/504.short [Accessed July 9, 2014].</w:t>
      </w:r>
    </w:p>
    <w:p w14:paraId="3F9538B6"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James Li, C. et al., 1995. High Pressure Air Compressor Valve Fault Diagnosis Using Feedfor. </w:t>
      </w:r>
      <w:r w:rsidRPr="002A0EA0">
        <w:rPr>
          <w:rFonts w:ascii="Calibri" w:hAnsi="Calibri"/>
          <w:i/>
          <w:iCs/>
          <w:noProof/>
          <w:sz w:val="22"/>
        </w:rPr>
        <w:t>Mechanical Systems and Signal Processing</w:t>
      </w:r>
      <w:r w:rsidRPr="002A0EA0">
        <w:rPr>
          <w:rFonts w:ascii="Calibri" w:hAnsi="Calibri"/>
          <w:noProof/>
          <w:sz w:val="22"/>
        </w:rPr>
        <w:t>, 9(5), pp.527–536. Available at: http://www.sciencedirect.com/science/article/pii/S0888327085700404 [Accessed July 23, 2015].</w:t>
      </w:r>
    </w:p>
    <w:p w14:paraId="5AAD702A"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Kopanos, G.M. et al., 2015. Optimization of a network of compressors in parallel: Operational and maintenance planning – The air separation plant case. </w:t>
      </w:r>
      <w:r w:rsidRPr="002A0EA0">
        <w:rPr>
          <w:rFonts w:ascii="Calibri" w:hAnsi="Calibri"/>
          <w:i/>
          <w:iCs/>
          <w:noProof/>
          <w:sz w:val="22"/>
        </w:rPr>
        <w:t>Applied Energy</w:t>
      </w:r>
      <w:r w:rsidRPr="002A0EA0">
        <w:rPr>
          <w:rFonts w:ascii="Calibri" w:hAnsi="Calibri"/>
          <w:noProof/>
          <w:sz w:val="22"/>
        </w:rPr>
        <w:t>, 146, pp.453–470. Available at: http://linkinghub.elsevier.com/retrieve/pii/S0306261915001166.</w:t>
      </w:r>
    </w:p>
    <w:p w14:paraId="4AB4D120"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Leonard, S.M., 1996. Increase reliability of reciprocating hydrogen compressors. </w:t>
      </w:r>
      <w:r w:rsidRPr="002A0EA0">
        <w:rPr>
          <w:rFonts w:ascii="Calibri" w:hAnsi="Calibri"/>
          <w:i/>
          <w:iCs/>
          <w:noProof/>
          <w:sz w:val="22"/>
        </w:rPr>
        <w:t>Hydrocarbon Processing</w:t>
      </w:r>
      <w:r w:rsidRPr="002A0EA0">
        <w:rPr>
          <w:rFonts w:ascii="Calibri" w:hAnsi="Calibri"/>
          <w:noProof/>
          <w:sz w:val="22"/>
        </w:rPr>
        <w:t>, 75(1). Available at: http://www.osti.gov/scitech/biblio/178356 [Accessed July 23, 2015].</w:t>
      </w:r>
    </w:p>
    <w:p w14:paraId="15C7989C"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Petković, M. et al., 2012. On-line adaptive clustering for process monitoring and fault detection. </w:t>
      </w:r>
      <w:r w:rsidRPr="002A0EA0">
        <w:rPr>
          <w:rFonts w:ascii="Calibri" w:hAnsi="Calibri"/>
          <w:i/>
          <w:iCs/>
          <w:noProof/>
          <w:sz w:val="22"/>
        </w:rPr>
        <w:t>Expert Systems with Applications</w:t>
      </w:r>
      <w:r w:rsidRPr="002A0EA0">
        <w:rPr>
          <w:rFonts w:ascii="Calibri" w:hAnsi="Calibri"/>
          <w:noProof/>
          <w:sz w:val="22"/>
        </w:rPr>
        <w:t>, 39(11), pp.10226–10235.</w:t>
      </w:r>
    </w:p>
    <w:p w14:paraId="2536664D"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Qin, Q. et al., 2012. A novel scheme for fault detection of reciprocating compressor valves based on basis pursuit, wave matching and support vector machine. </w:t>
      </w:r>
      <w:r w:rsidRPr="002A0EA0">
        <w:rPr>
          <w:rFonts w:ascii="Calibri" w:hAnsi="Calibri"/>
          <w:i/>
          <w:iCs/>
          <w:noProof/>
          <w:sz w:val="22"/>
        </w:rPr>
        <w:t>Measurement: Journal of the International Measurement Confederation</w:t>
      </w:r>
      <w:r w:rsidRPr="002A0EA0">
        <w:rPr>
          <w:rFonts w:ascii="Calibri" w:hAnsi="Calibri"/>
          <w:noProof/>
          <w:sz w:val="22"/>
        </w:rPr>
        <w:t>, 45(5), pp.897–908. Available at: http://dx.doi.org/10.1016/j.measurement.2012.02.005.</w:t>
      </w:r>
    </w:p>
    <w:p w14:paraId="32FF5258"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lastRenderedPageBreak/>
        <w:t xml:space="preserve">Saaty, T.L., 2008. Decision making with the analytic hierarchy process. </w:t>
      </w:r>
      <w:r w:rsidRPr="002A0EA0">
        <w:rPr>
          <w:rFonts w:ascii="Calibri" w:hAnsi="Calibri"/>
          <w:i/>
          <w:iCs/>
          <w:noProof/>
          <w:sz w:val="22"/>
        </w:rPr>
        <w:t>International Journal of Services Sciences</w:t>
      </w:r>
      <w:r w:rsidRPr="002A0EA0">
        <w:rPr>
          <w:rFonts w:ascii="Calibri" w:hAnsi="Calibri"/>
          <w:noProof/>
          <w:sz w:val="22"/>
        </w:rPr>
        <w:t>, 1(1), p.83.</w:t>
      </w:r>
    </w:p>
    <w:p w14:paraId="0806C08E"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Tran, V.T., Althobiani, F. &amp; Ball, A., 2014. An approach to fault diagnosis of reciprocating compressor valves using Teager-Kaiser energy operator and deep belief networks. </w:t>
      </w:r>
      <w:r w:rsidRPr="002A0EA0">
        <w:rPr>
          <w:rFonts w:ascii="Calibri" w:hAnsi="Calibri"/>
          <w:i/>
          <w:iCs/>
          <w:noProof/>
          <w:sz w:val="22"/>
        </w:rPr>
        <w:t>Expert Systems with Applications</w:t>
      </w:r>
      <w:r w:rsidRPr="002A0EA0">
        <w:rPr>
          <w:rFonts w:ascii="Calibri" w:hAnsi="Calibri"/>
          <w:noProof/>
          <w:sz w:val="22"/>
        </w:rPr>
        <w:t>, 41(9), pp.4113–4122. Available at: http://dx.doi.org/10.1016/j.eswa.2013.12.026.</w:t>
      </w:r>
    </w:p>
    <w:p w14:paraId="0615BF1D"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Verma, N.K., Roy, A. &amp; Salour, A., 2011. An optimized fault diagnosis method for reciprocating air compressors based on SVM. </w:t>
      </w:r>
      <w:r w:rsidRPr="002A0EA0">
        <w:rPr>
          <w:rFonts w:ascii="Calibri" w:hAnsi="Calibri"/>
          <w:i/>
          <w:iCs/>
          <w:noProof/>
          <w:sz w:val="22"/>
        </w:rPr>
        <w:t>Proceedings - 2011 IEEE International Conference on System Engineering and Technology, ICSET 2011</w:t>
      </w:r>
      <w:r w:rsidRPr="002A0EA0">
        <w:rPr>
          <w:rFonts w:ascii="Calibri" w:hAnsi="Calibri"/>
          <w:noProof/>
          <w:sz w:val="22"/>
        </w:rPr>
        <w:t>, pp.65–69.</w:t>
      </w:r>
    </w:p>
    <w:p w14:paraId="0B515F81"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Yu, Y. et al., 2007. Neural-network based analysis and prediction of a compressor’s characteristic performance map. </w:t>
      </w:r>
      <w:r w:rsidRPr="002A0EA0">
        <w:rPr>
          <w:rFonts w:ascii="Calibri" w:hAnsi="Calibri"/>
          <w:i/>
          <w:iCs/>
          <w:noProof/>
          <w:sz w:val="22"/>
        </w:rPr>
        <w:t>Applied Energy</w:t>
      </w:r>
      <w:r w:rsidRPr="002A0EA0">
        <w:rPr>
          <w:rFonts w:ascii="Calibri" w:hAnsi="Calibri"/>
          <w:noProof/>
          <w:sz w:val="22"/>
        </w:rPr>
        <w:t>, 84(1), pp.48–55.</w:t>
      </w:r>
    </w:p>
    <w:p w14:paraId="4BC99288" w14:textId="77777777" w:rsidR="002A0EA0" w:rsidRPr="002A0EA0" w:rsidRDefault="002A0EA0">
      <w:pPr>
        <w:pStyle w:val="NormalWeb"/>
        <w:ind w:left="480" w:hanging="480"/>
        <w:divId w:val="1382285954"/>
        <w:rPr>
          <w:rFonts w:ascii="Calibri" w:hAnsi="Calibri"/>
          <w:noProof/>
          <w:sz w:val="22"/>
        </w:rPr>
      </w:pPr>
      <w:r w:rsidRPr="002A0EA0">
        <w:rPr>
          <w:rFonts w:ascii="Calibri" w:hAnsi="Calibri"/>
          <w:noProof/>
          <w:sz w:val="22"/>
        </w:rPr>
        <w:t xml:space="preserve">Zanoli, S.M., Astolfi, G. &amp; Barboni, L., 2010. Applications of fault diagnosis techniques for a multishaft centrifugal compressor. </w:t>
      </w:r>
      <w:r w:rsidRPr="002A0EA0">
        <w:rPr>
          <w:rFonts w:ascii="Calibri" w:hAnsi="Calibri"/>
          <w:i/>
          <w:iCs/>
          <w:noProof/>
          <w:sz w:val="22"/>
        </w:rPr>
        <w:t>18th Mediterranean Conference on Control and Automation, MED’10 - Conference Proceedings</w:t>
      </w:r>
      <w:r w:rsidRPr="002A0EA0">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DF6289" w:rsidRDefault="00DF6289">
      <w:pPr>
        <w:pStyle w:val="CommentText"/>
      </w:pPr>
      <w:r>
        <w:rPr>
          <w:rStyle w:val="CommentReference"/>
        </w:rPr>
        <w:annotationRef/>
      </w:r>
      <w:r>
        <w:t>Electric Ireland doc has all these stats</w:t>
      </w:r>
    </w:p>
  </w:comment>
  <w:comment w:id="1" w:author="Seán Hayes" w:date="2015-07-22T18:10:00Z" w:initials="SH">
    <w:p w14:paraId="463D180C" w14:textId="47737A01" w:rsidR="00DF6289" w:rsidRDefault="00DF6289">
      <w:pPr>
        <w:pStyle w:val="CommentText"/>
      </w:pPr>
      <w:r>
        <w:rPr>
          <w:rStyle w:val="CommentReference"/>
        </w:rPr>
        <w:annotationRef/>
      </w:r>
      <w:r>
        <w:t>Reproduce figure from electric Ireland doc</w:t>
      </w:r>
    </w:p>
  </w:comment>
  <w:comment w:id="6" w:author="Seán Hayes" w:date="2015-07-22T19:07:00Z" w:initials="SH">
    <w:p w14:paraId="6FFEAB47" w14:textId="77777777" w:rsidR="00DF6289" w:rsidRDefault="00DF6289"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7" w:author="Seán Hayes" w:date="2015-07-21T10:49:00Z" w:initials="SH">
    <w:p w14:paraId="68D86D45" w14:textId="77777777" w:rsidR="00DF6289" w:rsidRDefault="00DF6289"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8" w:author="Seán Hayes" w:date="2015-07-21T10:50:00Z" w:initials="SH">
    <w:p w14:paraId="51E4D478" w14:textId="77777777" w:rsidR="00DF6289" w:rsidRDefault="00DF6289"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9" w:author="Seán Hayes" w:date="2015-07-23T19:14:00Z" w:initials="SH">
    <w:p w14:paraId="0A3542CA" w14:textId="70D27A97" w:rsidR="00DF6289" w:rsidRDefault="00DF6289">
      <w:pPr>
        <w:pStyle w:val="CommentText"/>
      </w:pPr>
      <w:r>
        <w:rPr>
          <w:rStyle w:val="CommentReference"/>
        </w:rPr>
        <w:annotationRef/>
      </w:r>
      <w:r>
        <w:t>Take list of parameters out into excel and compare to Modbus list</w:t>
      </w:r>
    </w:p>
  </w:comment>
  <w:comment w:id="10" w:author="Seán Hayes" w:date="2015-07-21T16:35:00Z" w:initials="SH">
    <w:p w14:paraId="7064215F" w14:textId="62A71408" w:rsidR="00DF6289" w:rsidRDefault="00DF6289">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406FA8" w14:textId="77777777" w:rsidR="009138DE" w:rsidRDefault="009138DE" w:rsidP="00782730">
      <w:pPr>
        <w:spacing w:after="0" w:line="240" w:lineRule="auto"/>
      </w:pPr>
      <w:r>
        <w:separator/>
      </w:r>
    </w:p>
  </w:endnote>
  <w:endnote w:type="continuationSeparator" w:id="0">
    <w:p w14:paraId="04305FEA" w14:textId="77777777" w:rsidR="009138DE" w:rsidRDefault="009138DE"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DF6289" w:rsidRDefault="00DF628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51AD1">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51AD1">
              <w:rPr>
                <w:b/>
                <w:bCs/>
                <w:noProof/>
              </w:rPr>
              <w:t>20</w:t>
            </w:r>
            <w:r>
              <w:rPr>
                <w:b/>
                <w:bCs/>
                <w:sz w:val="24"/>
                <w:szCs w:val="24"/>
              </w:rPr>
              <w:fldChar w:fldCharType="end"/>
            </w:r>
          </w:p>
        </w:sdtContent>
      </w:sdt>
    </w:sdtContent>
  </w:sdt>
  <w:p w14:paraId="51E594F7" w14:textId="77777777" w:rsidR="00DF6289" w:rsidRDefault="00DF62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5DB55D" w14:textId="77777777" w:rsidR="009138DE" w:rsidRDefault="009138DE" w:rsidP="00782730">
      <w:pPr>
        <w:spacing w:after="0" w:line="240" w:lineRule="auto"/>
      </w:pPr>
      <w:r>
        <w:separator/>
      </w:r>
    </w:p>
  </w:footnote>
  <w:footnote w:type="continuationSeparator" w:id="0">
    <w:p w14:paraId="2EDE6E51" w14:textId="77777777" w:rsidR="009138DE" w:rsidRDefault="009138DE"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lvlOverride w:ilvl="0">
      <w:startOverride w:val="1"/>
    </w:lvlOverride>
  </w:num>
  <w:num w:numId="2">
    <w:abstractNumId w:val="8"/>
  </w:num>
  <w:num w:numId="3">
    <w:abstractNumId w:val="13"/>
  </w:num>
  <w:num w:numId="4">
    <w:abstractNumId w:val="1"/>
  </w:num>
  <w:num w:numId="5">
    <w:abstractNumId w:val="6"/>
  </w:num>
  <w:num w:numId="6">
    <w:abstractNumId w:val="12"/>
  </w:num>
  <w:num w:numId="7">
    <w:abstractNumId w:val="7"/>
  </w:num>
  <w:num w:numId="8">
    <w:abstractNumId w:val="14"/>
  </w:num>
  <w:num w:numId="9">
    <w:abstractNumId w:val="5"/>
  </w:num>
  <w:num w:numId="10">
    <w:abstractNumId w:val="17"/>
  </w:num>
  <w:num w:numId="11">
    <w:abstractNumId w:val="16"/>
  </w:num>
  <w:num w:numId="12">
    <w:abstractNumId w:val="9"/>
  </w:num>
  <w:num w:numId="13">
    <w:abstractNumId w:val="11"/>
  </w:num>
  <w:num w:numId="14">
    <w:abstractNumId w:val="0"/>
  </w:num>
  <w:num w:numId="15">
    <w:abstractNumId w:val="2"/>
  </w:num>
  <w:num w:numId="16">
    <w:abstractNumId w:val="3"/>
  </w:num>
  <w:num w:numId="17">
    <w:abstractNumId w:val="15"/>
  </w:num>
  <w:num w:numId="18">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27554"/>
    <w:rsid w:val="00044FBF"/>
    <w:rsid w:val="00050523"/>
    <w:rsid w:val="00092867"/>
    <w:rsid w:val="000D23A7"/>
    <w:rsid w:val="000E27D4"/>
    <w:rsid w:val="000E780F"/>
    <w:rsid w:val="000F26E2"/>
    <w:rsid w:val="00104A57"/>
    <w:rsid w:val="00113E83"/>
    <w:rsid w:val="001235CA"/>
    <w:rsid w:val="001516FB"/>
    <w:rsid w:val="00162D91"/>
    <w:rsid w:val="00193FBA"/>
    <w:rsid w:val="001970BB"/>
    <w:rsid w:val="00197493"/>
    <w:rsid w:val="001C524C"/>
    <w:rsid w:val="00217A96"/>
    <w:rsid w:val="00220FA8"/>
    <w:rsid w:val="00225BCD"/>
    <w:rsid w:val="00233613"/>
    <w:rsid w:val="002815C6"/>
    <w:rsid w:val="002A0EA0"/>
    <w:rsid w:val="002A67E9"/>
    <w:rsid w:val="002B0F1F"/>
    <w:rsid w:val="002C5AF1"/>
    <w:rsid w:val="002D631C"/>
    <w:rsid w:val="002E2F84"/>
    <w:rsid w:val="002F4C3B"/>
    <w:rsid w:val="002F5A00"/>
    <w:rsid w:val="00307A0A"/>
    <w:rsid w:val="003174AF"/>
    <w:rsid w:val="00372AFF"/>
    <w:rsid w:val="0044481F"/>
    <w:rsid w:val="004606FB"/>
    <w:rsid w:val="00476EC6"/>
    <w:rsid w:val="00477DFD"/>
    <w:rsid w:val="004845A8"/>
    <w:rsid w:val="004951A8"/>
    <w:rsid w:val="004A7658"/>
    <w:rsid w:val="004B5860"/>
    <w:rsid w:val="004D1D95"/>
    <w:rsid w:val="004D4F22"/>
    <w:rsid w:val="00504A54"/>
    <w:rsid w:val="00520864"/>
    <w:rsid w:val="0055426F"/>
    <w:rsid w:val="005B6033"/>
    <w:rsid w:val="005D041D"/>
    <w:rsid w:val="005E2A3C"/>
    <w:rsid w:val="00623175"/>
    <w:rsid w:val="0064084C"/>
    <w:rsid w:val="00645604"/>
    <w:rsid w:val="00646514"/>
    <w:rsid w:val="00665F97"/>
    <w:rsid w:val="00685E38"/>
    <w:rsid w:val="006862CB"/>
    <w:rsid w:val="00706E13"/>
    <w:rsid w:val="00710762"/>
    <w:rsid w:val="007215AC"/>
    <w:rsid w:val="00723A5A"/>
    <w:rsid w:val="00723F5D"/>
    <w:rsid w:val="00782730"/>
    <w:rsid w:val="007A45BE"/>
    <w:rsid w:val="007C4063"/>
    <w:rsid w:val="007D0BC5"/>
    <w:rsid w:val="007D3E4B"/>
    <w:rsid w:val="00857759"/>
    <w:rsid w:val="00867B4B"/>
    <w:rsid w:val="00873474"/>
    <w:rsid w:val="008816AB"/>
    <w:rsid w:val="008E52A3"/>
    <w:rsid w:val="008F5CF7"/>
    <w:rsid w:val="009138DE"/>
    <w:rsid w:val="00952B47"/>
    <w:rsid w:val="009667FE"/>
    <w:rsid w:val="00967B50"/>
    <w:rsid w:val="0097596A"/>
    <w:rsid w:val="009C4F69"/>
    <w:rsid w:val="009E6EA0"/>
    <w:rsid w:val="00A321FD"/>
    <w:rsid w:val="00A442A1"/>
    <w:rsid w:val="00A46DCE"/>
    <w:rsid w:val="00A4775C"/>
    <w:rsid w:val="00AC27E0"/>
    <w:rsid w:val="00B1360F"/>
    <w:rsid w:val="00BB17D6"/>
    <w:rsid w:val="00C0609C"/>
    <w:rsid w:val="00C52BCD"/>
    <w:rsid w:val="00C71142"/>
    <w:rsid w:val="00CC0A3F"/>
    <w:rsid w:val="00CE2A15"/>
    <w:rsid w:val="00CF2D31"/>
    <w:rsid w:val="00CF4EA4"/>
    <w:rsid w:val="00D27C6C"/>
    <w:rsid w:val="00D3513D"/>
    <w:rsid w:val="00D509DC"/>
    <w:rsid w:val="00D81AC0"/>
    <w:rsid w:val="00D92D5F"/>
    <w:rsid w:val="00DE416D"/>
    <w:rsid w:val="00DF6289"/>
    <w:rsid w:val="00E25DD1"/>
    <w:rsid w:val="00E449DD"/>
    <w:rsid w:val="00E626CC"/>
    <w:rsid w:val="00EA2E66"/>
    <w:rsid w:val="00EB19D0"/>
    <w:rsid w:val="00EE2C81"/>
    <w:rsid w:val="00EF4053"/>
    <w:rsid w:val="00F05DB2"/>
    <w:rsid w:val="00F21FFE"/>
    <w:rsid w:val="00F401FF"/>
    <w:rsid w:val="00F51AD1"/>
    <w:rsid w:val="00F86077"/>
    <w:rsid w:val="00F90982"/>
    <w:rsid w:val="00FA3C11"/>
    <w:rsid w:val="00FA763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Colors" Target="diagrams/colors1.xml"/><Relationship Id="rId18"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diagramDrawing" Target="diagrams/drawing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E47415E2-C93B-4281-A40A-9422D5554A58}" type="presOf" srcId="{2B5D1F0D-0235-4678-B1E7-81E17D983C9F}" destId="{86B9C039-5221-40AD-8ABB-11DCE249B994}"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7BFAE7E2-4C49-476E-A6F2-3221550946C4}" type="presOf" srcId="{5415D17C-4CCC-4F80-9F9D-F5E5C9C6FB7B}" destId="{521085B6-E113-4977-ADA9-003B9045A7D2}" srcOrd="1" destOrd="0" presId="urn:microsoft.com/office/officeart/2005/8/layout/process4"/>
    <dgm:cxn modelId="{ED853399-1D9E-4E83-BBD0-80674AD65F2B}" type="presOf" srcId="{C2E07E23-C278-4D79-9E47-D5A91D607113}" destId="{12D43CEA-9B22-4E1B-B19C-55E0ECC0E883}" srcOrd="0" destOrd="0" presId="urn:microsoft.com/office/officeart/2005/8/layout/process4"/>
    <dgm:cxn modelId="{0C797AB0-FA5B-480A-AD44-4545A09B8A2C}" type="presOf" srcId="{02E0BE9A-540E-4043-B1FC-C73361D5145F}" destId="{A9943816-D0AC-447F-AA44-46AB11B29B20}" srcOrd="1" destOrd="0" presId="urn:microsoft.com/office/officeart/2005/8/layout/process4"/>
    <dgm:cxn modelId="{7A2B76F6-392F-4149-8EF9-9D2E284819A4}" type="presOf" srcId="{1A1625CA-B615-4487-8A9B-AE45DCEE9802}" destId="{151ED985-F8E5-4E4D-8B42-15BF8015AAA5}" srcOrd="0" destOrd="0" presId="urn:microsoft.com/office/officeart/2005/8/layout/process4"/>
    <dgm:cxn modelId="{ADB3F12A-CD82-4B3C-86E7-41DE0A37CC41}" type="presOf" srcId="{4BCA2DF0-CFB2-485E-93E5-E9EA9C7DC954}" destId="{F6431973-2AFA-42A3-A034-2766731D1906}" srcOrd="1"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6A464DAB-A489-45B0-9D72-1D3F0FE13465}" srcId="{02E0BE9A-540E-4043-B1FC-C73361D5145F}" destId="{144C8493-1172-4D62-AED2-E0F265820AA1}" srcOrd="1" destOrd="0" parTransId="{9FF5BDB4-6852-43E1-9D71-0CA3FAEDFC67}" sibTransId="{BF7CB0E9-3404-4ACC-807E-AEEB329C7016}"/>
    <dgm:cxn modelId="{5E60A610-0B8E-4593-88F3-813FD731CA3D}" type="presOf" srcId="{E56AA353-24CB-44AF-8D52-DAF83D42E3C1}" destId="{4A5ED33B-E73C-47F0-BC65-BC5EED62A10C}" srcOrd="0" destOrd="0" presId="urn:microsoft.com/office/officeart/2005/8/layout/process4"/>
    <dgm:cxn modelId="{7D48FAD8-7E23-4767-AA42-5D2CB4E95C66}" srcId="{02E0BE9A-540E-4043-B1FC-C73361D5145F}" destId="{E56AA353-24CB-44AF-8D52-DAF83D42E3C1}" srcOrd="2" destOrd="0" parTransId="{4F3BAADE-8E9D-4D47-97F3-DB782A795931}" sibTransId="{F213256F-94EE-4649-86F3-F7387645BF6D}"/>
    <dgm:cxn modelId="{FFE4979D-E4FE-4B41-A5F3-7017C655074D}" srcId="{5415D17C-4CCC-4F80-9F9D-F5E5C9C6FB7B}" destId="{DC5A6F3C-7A88-4D10-AB17-096D8B167795}" srcOrd="0" destOrd="0" parTransId="{8D3D2ADD-9CB9-4EFD-8FCC-8A0601BAC869}" sibTransId="{6EB789D6-9CD2-4A59-9101-11D27DCD0921}"/>
    <dgm:cxn modelId="{1F06F0C1-20B1-4387-B266-ABB28EFB8A67}" type="presOf" srcId="{DC5A6F3C-7A88-4D10-AB17-096D8B167795}" destId="{2D46F4CB-5096-46B8-89BF-E941935FD17E}" srcOrd="0" destOrd="0" presId="urn:microsoft.com/office/officeart/2005/8/layout/process4"/>
    <dgm:cxn modelId="{3F320507-2D1D-435B-8D31-D04088D40622}" type="presOf" srcId="{144C8493-1172-4D62-AED2-E0F265820AA1}" destId="{5D47D719-1DA6-4CFC-A66E-3CB038F35569}"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100D15F4-C4B4-43D3-AF9E-B36BAEE50424}" type="presOf" srcId="{4BCA2DF0-CFB2-485E-93E5-E9EA9C7DC954}" destId="{248AC0E4-360B-45F3-AA93-86FC8F8E8BA7}" srcOrd="0" destOrd="0" presId="urn:microsoft.com/office/officeart/2005/8/layout/process4"/>
    <dgm:cxn modelId="{E1AF0E98-CC9B-47BA-A81D-0CF9116CB85C}" type="presOf" srcId="{02E0BE9A-540E-4043-B1FC-C73361D5145F}" destId="{0D13B9A2-B5F4-4417-8FFD-09B4443BAF5D}"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74229490-E49D-4455-9AE7-F585FA4687E9}" type="presOf" srcId="{5415D17C-4CCC-4F80-9F9D-F5E5C9C6FB7B}" destId="{C677D2B7-5D4F-45DB-ADDA-EAD8412B25BA}" srcOrd="0" destOrd="0" presId="urn:microsoft.com/office/officeart/2005/8/layout/process4"/>
    <dgm:cxn modelId="{201D8B5D-628C-444A-A8A4-C3FEEACFE822}" srcId="{5415D17C-4CCC-4F80-9F9D-F5E5C9C6FB7B}" destId="{1A1625CA-B615-4487-8A9B-AE45DCEE9802}" srcOrd="2" destOrd="0" parTransId="{CC1EDAF3-A4B1-40D6-85A6-9ED5F01E9CC0}" sibTransId="{01ABA7B9-6D4B-42BA-BBC2-1AA65F4553BB}"/>
    <dgm:cxn modelId="{8BFE1CBC-00A8-456B-84C9-6A2A431E1CDF}" type="presOf" srcId="{E54031E3-B55A-4E44-A5D7-BB0998DA4360}" destId="{D7B3E5BE-D1C5-4EF6-9086-8B7C55FE4994}"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3AC02F01-8CB9-4690-92CA-33CEC639502D}" type="presOf" srcId="{3BD6DCE9-7064-4C60-A332-7BEECC50607A}" destId="{CA8D2F76-255E-46E8-80A3-D65CB0764C6A}" srcOrd="0" destOrd="0" presId="urn:microsoft.com/office/officeart/2005/8/layout/process4"/>
    <dgm:cxn modelId="{309A3B66-5FDF-473E-A4F4-5412136B78A3}" type="presParOf" srcId="{D7B3E5BE-D1C5-4EF6-9086-8B7C55FE4994}" destId="{7A22BA97-01E5-4C70-BF6C-41FAB5E5C36B}" srcOrd="0" destOrd="0" presId="urn:microsoft.com/office/officeart/2005/8/layout/process4"/>
    <dgm:cxn modelId="{E67CB80E-F324-46EB-AE27-0D85A3AAF925}" type="presParOf" srcId="{7A22BA97-01E5-4C70-BF6C-41FAB5E5C36B}" destId="{0D13B9A2-B5F4-4417-8FFD-09B4443BAF5D}" srcOrd="0" destOrd="0" presId="urn:microsoft.com/office/officeart/2005/8/layout/process4"/>
    <dgm:cxn modelId="{2474A8FA-AF9F-425A-827B-B71F8CA7C379}" type="presParOf" srcId="{7A22BA97-01E5-4C70-BF6C-41FAB5E5C36B}" destId="{A9943816-D0AC-447F-AA44-46AB11B29B20}" srcOrd="1" destOrd="0" presId="urn:microsoft.com/office/officeart/2005/8/layout/process4"/>
    <dgm:cxn modelId="{DCB6E130-0FBE-45DE-8AC6-BF4C08E5C007}" type="presParOf" srcId="{7A22BA97-01E5-4C70-BF6C-41FAB5E5C36B}" destId="{E363CDAA-F536-44D2-9E9F-E247D3F58340}" srcOrd="2" destOrd="0" presId="urn:microsoft.com/office/officeart/2005/8/layout/process4"/>
    <dgm:cxn modelId="{1489BF39-1DFF-4E7E-8CC6-60DA691E0001}" type="presParOf" srcId="{E363CDAA-F536-44D2-9E9F-E247D3F58340}" destId="{86B9C039-5221-40AD-8ABB-11DCE249B994}" srcOrd="0" destOrd="0" presId="urn:microsoft.com/office/officeart/2005/8/layout/process4"/>
    <dgm:cxn modelId="{55E00DD2-11C8-4737-A01B-54084D898468}" type="presParOf" srcId="{E363CDAA-F536-44D2-9E9F-E247D3F58340}" destId="{5D47D719-1DA6-4CFC-A66E-3CB038F35569}" srcOrd="1" destOrd="0" presId="urn:microsoft.com/office/officeart/2005/8/layout/process4"/>
    <dgm:cxn modelId="{DE80B9AB-EA28-4DCF-9C06-DD4FA6F9AAC8}" type="presParOf" srcId="{E363CDAA-F536-44D2-9E9F-E247D3F58340}" destId="{4A5ED33B-E73C-47F0-BC65-BC5EED62A10C}" srcOrd="2" destOrd="0" presId="urn:microsoft.com/office/officeart/2005/8/layout/process4"/>
    <dgm:cxn modelId="{316E11B8-70C0-43A1-B96D-C87BC5156C78}" type="presParOf" srcId="{D7B3E5BE-D1C5-4EF6-9086-8B7C55FE4994}" destId="{E93560B6-008E-43CD-91FC-27CFC42866E2}" srcOrd="1" destOrd="0" presId="urn:microsoft.com/office/officeart/2005/8/layout/process4"/>
    <dgm:cxn modelId="{4748001B-A137-4A25-A166-5F077EFE38BB}" type="presParOf" srcId="{D7B3E5BE-D1C5-4EF6-9086-8B7C55FE4994}" destId="{80BE11E3-12A0-40E4-8551-9A74B4C4C59D}" srcOrd="2" destOrd="0" presId="urn:microsoft.com/office/officeart/2005/8/layout/process4"/>
    <dgm:cxn modelId="{7D0E8E8D-88B7-49D7-8F78-25D5EE87E038}" type="presParOf" srcId="{80BE11E3-12A0-40E4-8551-9A74B4C4C59D}" destId="{C677D2B7-5D4F-45DB-ADDA-EAD8412B25BA}" srcOrd="0" destOrd="0" presId="urn:microsoft.com/office/officeart/2005/8/layout/process4"/>
    <dgm:cxn modelId="{76357BC5-7BB5-4FB8-8211-2FC67B5CD828}" type="presParOf" srcId="{80BE11E3-12A0-40E4-8551-9A74B4C4C59D}" destId="{521085B6-E113-4977-ADA9-003B9045A7D2}" srcOrd="1" destOrd="0" presId="urn:microsoft.com/office/officeart/2005/8/layout/process4"/>
    <dgm:cxn modelId="{F9788749-9FD4-40AC-A4A4-EA705A5469B7}" type="presParOf" srcId="{80BE11E3-12A0-40E4-8551-9A74B4C4C59D}" destId="{4E9EAACA-71B3-414E-A6C3-8DAAE161C36D}" srcOrd="2" destOrd="0" presId="urn:microsoft.com/office/officeart/2005/8/layout/process4"/>
    <dgm:cxn modelId="{7CDD5AAB-77B5-44A4-8CA6-1C2A5371839B}" type="presParOf" srcId="{4E9EAACA-71B3-414E-A6C3-8DAAE161C36D}" destId="{2D46F4CB-5096-46B8-89BF-E941935FD17E}" srcOrd="0" destOrd="0" presId="urn:microsoft.com/office/officeart/2005/8/layout/process4"/>
    <dgm:cxn modelId="{EA75B996-BA0B-45E5-81CC-BC84AD0E10EE}" type="presParOf" srcId="{4E9EAACA-71B3-414E-A6C3-8DAAE161C36D}" destId="{12D43CEA-9B22-4E1B-B19C-55E0ECC0E883}" srcOrd="1" destOrd="0" presId="urn:microsoft.com/office/officeart/2005/8/layout/process4"/>
    <dgm:cxn modelId="{9B71F43C-812B-4C17-8A7C-11E938B540CB}" type="presParOf" srcId="{4E9EAACA-71B3-414E-A6C3-8DAAE161C36D}" destId="{151ED985-F8E5-4E4D-8B42-15BF8015AAA5}" srcOrd="2" destOrd="0" presId="urn:microsoft.com/office/officeart/2005/8/layout/process4"/>
    <dgm:cxn modelId="{152B2205-C97A-403B-A86E-703251E4DE77}" type="presParOf" srcId="{D7B3E5BE-D1C5-4EF6-9086-8B7C55FE4994}" destId="{7157C225-4301-4CAB-9AD0-B14FB75EE5CA}" srcOrd="3" destOrd="0" presId="urn:microsoft.com/office/officeart/2005/8/layout/process4"/>
    <dgm:cxn modelId="{B9C3CE92-94BB-4FC8-AB8D-60D579057ED4}" type="presParOf" srcId="{D7B3E5BE-D1C5-4EF6-9086-8B7C55FE4994}" destId="{804C277F-3E5E-4927-8922-B07BDC6322EE}" srcOrd="4" destOrd="0" presId="urn:microsoft.com/office/officeart/2005/8/layout/process4"/>
    <dgm:cxn modelId="{B1801024-A34A-4B49-B2AB-5D35DBE245AD}" type="presParOf" srcId="{804C277F-3E5E-4927-8922-B07BDC6322EE}" destId="{248AC0E4-360B-45F3-AA93-86FC8F8E8BA7}" srcOrd="0" destOrd="0" presId="urn:microsoft.com/office/officeart/2005/8/layout/process4"/>
    <dgm:cxn modelId="{F945A846-9A71-4493-8AD0-498B2A8456B8}" type="presParOf" srcId="{804C277F-3E5E-4927-8922-B07BDC6322EE}" destId="{F6431973-2AFA-42A3-A034-2766731D1906}" srcOrd="1" destOrd="0" presId="urn:microsoft.com/office/officeart/2005/8/layout/process4"/>
    <dgm:cxn modelId="{4106702A-9729-422E-8F0A-68D41B7677D2}" type="presParOf" srcId="{804C277F-3E5E-4927-8922-B07BDC6322EE}" destId="{4B8BC676-87ED-4FAC-B394-615CC6FEDC46}" srcOrd="2" destOrd="0" presId="urn:microsoft.com/office/officeart/2005/8/layout/process4"/>
    <dgm:cxn modelId="{72D85886-9B33-48CB-94D7-44E27EEF977E}"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A0723E83-B611-4137-B340-9A988686DAE4}" type="presOf" srcId="{E54BF491-DF0F-470F-9B0C-4822E17A1A18}" destId="{7C4C5D0B-DB7A-4C2B-B79B-1D098E9F3A7A}" srcOrd="0" destOrd="0" presId="urn:microsoft.com/office/officeart/2005/8/layout/orgChart1"/>
    <dgm:cxn modelId="{5D077CEA-EF08-4363-B34A-837B76A9FCE4}" type="presOf" srcId="{492CD804-978E-4BF4-91E6-06EB36BA3B81}" destId="{A5DF5161-14C2-4500-A756-B62BB903045D}" srcOrd="0" destOrd="0" presId="urn:microsoft.com/office/officeart/2005/8/layout/orgChart1"/>
    <dgm:cxn modelId="{48B9EB08-F337-40A8-8E32-5AA85CB72D7C}" type="presOf" srcId="{2F940115-F680-41D3-B9A8-52DE1E041BEF}" destId="{523D3EBC-2A72-4EAB-8A7C-F2F55D777761}" srcOrd="0" destOrd="0" presId="urn:microsoft.com/office/officeart/2005/8/layout/orgChart1"/>
    <dgm:cxn modelId="{4FAB5423-9B5A-47F2-A808-0180232E6AD3}" type="presOf" srcId="{EF9A597E-FB43-468E-A5F5-25AD47C0DBFE}" destId="{56155D6B-0AC9-4266-8D7B-C02C2510A3E6}"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6F0D597F-4C1E-42C6-B864-C494DACFA518}" srcId="{7E6FDB05-48D1-447F-83FA-0296C1F2A448}" destId="{2F940115-F680-41D3-B9A8-52DE1E041BEF}" srcOrd="0" destOrd="0" parTransId="{EF9A597E-FB43-468E-A5F5-25AD47C0DBFE}" sibTransId="{95F0B740-3332-471C-84FF-83DFB9041E27}"/>
    <dgm:cxn modelId="{80271A51-3B37-4501-A7CE-D2022A4CB9F0}" srcId="{2F940115-F680-41D3-B9A8-52DE1E041BEF}" destId="{A0CCD10D-025E-4D74-8736-EABB34A1ED47}" srcOrd="0" destOrd="0" parTransId="{E54BF491-DF0F-470F-9B0C-4822E17A1A18}" sibTransId="{E0FEBDE5-FF28-4451-A401-5D86FB5BD639}"/>
    <dgm:cxn modelId="{28574C13-59D0-4A94-9256-30D8F1970E83}" type="presOf" srcId="{7E6FDB05-48D1-447F-83FA-0296C1F2A448}" destId="{F7C7E800-8B12-4933-8996-987B76E639DF}" srcOrd="0" destOrd="0" presId="urn:microsoft.com/office/officeart/2005/8/layout/orgChart1"/>
    <dgm:cxn modelId="{AD73B062-D73E-498E-86A6-4758FD445F0F}" type="presOf" srcId="{2F940115-F680-41D3-B9A8-52DE1E041BEF}" destId="{CA9DAE6A-CDD5-41C2-852E-907CAF069304}" srcOrd="1" destOrd="0" presId="urn:microsoft.com/office/officeart/2005/8/layout/orgChart1"/>
    <dgm:cxn modelId="{19C79AD8-E1F1-4B0D-804E-6A7E253352DB}" type="presOf" srcId="{7E6FDB05-48D1-447F-83FA-0296C1F2A448}" destId="{B773F35E-B39F-4B13-8B00-750CD832FCFC}" srcOrd="1" destOrd="0" presId="urn:microsoft.com/office/officeart/2005/8/layout/orgChart1"/>
    <dgm:cxn modelId="{0ADB331B-74B5-4BCE-A326-1DBF30A5B335}" type="presOf" srcId="{A0CCD10D-025E-4D74-8736-EABB34A1ED47}" destId="{54D8867D-F746-4803-A5EA-296993F596B5}" srcOrd="1" destOrd="0" presId="urn:microsoft.com/office/officeart/2005/8/layout/orgChart1"/>
    <dgm:cxn modelId="{4480DCCE-CC14-40FB-BD4D-47CB07C0973A}" type="presOf" srcId="{A0CCD10D-025E-4D74-8736-EABB34A1ED47}" destId="{D101524C-4C29-4EEF-85EA-FE9281270F2C}" srcOrd="0" destOrd="0" presId="urn:microsoft.com/office/officeart/2005/8/layout/orgChart1"/>
    <dgm:cxn modelId="{57FF05F8-D61F-4CF2-B6AC-B8F7E1C929E4}" type="presParOf" srcId="{A5DF5161-14C2-4500-A756-B62BB903045D}" destId="{91ECF86A-5436-48F7-B50F-4D1C60333F58}" srcOrd="0" destOrd="0" presId="urn:microsoft.com/office/officeart/2005/8/layout/orgChart1"/>
    <dgm:cxn modelId="{79924680-FD84-4149-82DD-8F6855900EB6}" type="presParOf" srcId="{91ECF86A-5436-48F7-B50F-4D1C60333F58}" destId="{D5D10722-A574-418E-BE7E-23E89F6EDA5D}" srcOrd="0" destOrd="0" presId="urn:microsoft.com/office/officeart/2005/8/layout/orgChart1"/>
    <dgm:cxn modelId="{07265D2E-5605-47A9-A0C3-F327BB2134A9}" type="presParOf" srcId="{D5D10722-A574-418E-BE7E-23E89F6EDA5D}" destId="{F7C7E800-8B12-4933-8996-987B76E639DF}" srcOrd="0" destOrd="0" presId="urn:microsoft.com/office/officeart/2005/8/layout/orgChart1"/>
    <dgm:cxn modelId="{260C00E1-5E30-4912-9185-96C30F7AF082}" type="presParOf" srcId="{D5D10722-A574-418E-BE7E-23E89F6EDA5D}" destId="{B773F35E-B39F-4B13-8B00-750CD832FCFC}" srcOrd="1" destOrd="0" presId="urn:microsoft.com/office/officeart/2005/8/layout/orgChart1"/>
    <dgm:cxn modelId="{821A43FB-E25D-4B7D-9C6B-869A91385634}" type="presParOf" srcId="{91ECF86A-5436-48F7-B50F-4D1C60333F58}" destId="{C018D2C1-36E2-4235-9C19-5ADEFAE9BBFB}" srcOrd="1" destOrd="0" presId="urn:microsoft.com/office/officeart/2005/8/layout/orgChart1"/>
    <dgm:cxn modelId="{F31CD353-0098-4BB5-9F2E-E1E07212E5DE}" type="presParOf" srcId="{C018D2C1-36E2-4235-9C19-5ADEFAE9BBFB}" destId="{56155D6B-0AC9-4266-8D7B-C02C2510A3E6}" srcOrd="0" destOrd="0" presId="urn:microsoft.com/office/officeart/2005/8/layout/orgChart1"/>
    <dgm:cxn modelId="{CC06AA5E-9230-4B15-8929-FEC09231E115}" type="presParOf" srcId="{C018D2C1-36E2-4235-9C19-5ADEFAE9BBFB}" destId="{0FB26277-32FB-4E65-A281-C7011A97B583}" srcOrd="1" destOrd="0" presId="urn:microsoft.com/office/officeart/2005/8/layout/orgChart1"/>
    <dgm:cxn modelId="{CF02DFA0-6170-4E80-B633-303B3AACA0DB}" type="presParOf" srcId="{0FB26277-32FB-4E65-A281-C7011A97B583}" destId="{6C92CC9F-64A5-43C3-83F1-04AC6B51B624}" srcOrd="0" destOrd="0" presId="urn:microsoft.com/office/officeart/2005/8/layout/orgChart1"/>
    <dgm:cxn modelId="{4E66C057-B424-4028-87AF-CC204EDAF6FE}" type="presParOf" srcId="{6C92CC9F-64A5-43C3-83F1-04AC6B51B624}" destId="{523D3EBC-2A72-4EAB-8A7C-F2F55D777761}" srcOrd="0" destOrd="0" presId="urn:microsoft.com/office/officeart/2005/8/layout/orgChart1"/>
    <dgm:cxn modelId="{A9D40B1B-DD86-4E84-A0E8-3F14D5FF6EEA}" type="presParOf" srcId="{6C92CC9F-64A5-43C3-83F1-04AC6B51B624}" destId="{CA9DAE6A-CDD5-41C2-852E-907CAF069304}" srcOrd="1" destOrd="0" presId="urn:microsoft.com/office/officeart/2005/8/layout/orgChart1"/>
    <dgm:cxn modelId="{13262D5D-8C08-4378-8501-E3833E0B7F8A}" type="presParOf" srcId="{0FB26277-32FB-4E65-A281-C7011A97B583}" destId="{A723E55C-8339-4FC3-A562-8CB3841E9023}" srcOrd="1" destOrd="0" presId="urn:microsoft.com/office/officeart/2005/8/layout/orgChart1"/>
    <dgm:cxn modelId="{F7091CF6-6327-4F0C-9A16-C3DCB561EFC7}" type="presParOf" srcId="{A723E55C-8339-4FC3-A562-8CB3841E9023}" destId="{7C4C5D0B-DB7A-4C2B-B79B-1D098E9F3A7A}" srcOrd="0" destOrd="0" presId="urn:microsoft.com/office/officeart/2005/8/layout/orgChart1"/>
    <dgm:cxn modelId="{36A46A90-8034-4B2D-8E64-67A507290398}" type="presParOf" srcId="{A723E55C-8339-4FC3-A562-8CB3841E9023}" destId="{FA9D7BCE-6BB3-4218-8521-16C933626E7B}" srcOrd="1" destOrd="0" presId="urn:microsoft.com/office/officeart/2005/8/layout/orgChart1"/>
    <dgm:cxn modelId="{4C882AA6-F360-4857-A3BD-3CE6953A2B07}" type="presParOf" srcId="{FA9D7BCE-6BB3-4218-8521-16C933626E7B}" destId="{6601BD4A-4BB1-4A88-A71E-CB40A75B2C54}" srcOrd="0" destOrd="0" presId="urn:microsoft.com/office/officeart/2005/8/layout/orgChart1"/>
    <dgm:cxn modelId="{3C662608-B435-4486-BFCB-6DD5364D6A11}" type="presParOf" srcId="{6601BD4A-4BB1-4A88-A71E-CB40A75B2C54}" destId="{D101524C-4C29-4EEF-85EA-FE9281270F2C}" srcOrd="0" destOrd="0" presId="urn:microsoft.com/office/officeart/2005/8/layout/orgChart1"/>
    <dgm:cxn modelId="{7D2083CE-D597-4609-A669-8A977DF24F82}" type="presParOf" srcId="{6601BD4A-4BB1-4A88-A71E-CB40A75B2C54}" destId="{54D8867D-F746-4803-A5EA-296993F596B5}" srcOrd="1" destOrd="0" presId="urn:microsoft.com/office/officeart/2005/8/layout/orgChart1"/>
    <dgm:cxn modelId="{7CE2404B-FE82-4A47-91B5-C622A08C2F7C}" type="presParOf" srcId="{FA9D7BCE-6BB3-4218-8521-16C933626E7B}" destId="{74E9EBC7-8962-4669-94B6-1CD083090A03}" srcOrd="1" destOrd="0" presId="urn:microsoft.com/office/officeart/2005/8/layout/orgChart1"/>
    <dgm:cxn modelId="{6E539650-269B-4F5A-A9B0-47C090195777}" type="presParOf" srcId="{FA9D7BCE-6BB3-4218-8521-16C933626E7B}" destId="{63C722AA-F228-42C4-B69D-FA0CC03F6D14}" srcOrd="2" destOrd="0" presId="urn:microsoft.com/office/officeart/2005/8/layout/orgChart1"/>
    <dgm:cxn modelId="{5A1E0076-7FD2-4BA5-8E80-C585E9FE7782}" type="presParOf" srcId="{0FB26277-32FB-4E65-A281-C7011A97B583}" destId="{4F6E9ED2-3C1A-4C49-A3D3-10FFE497F26F}" srcOrd="2" destOrd="0" presId="urn:microsoft.com/office/officeart/2005/8/layout/orgChart1"/>
    <dgm:cxn modelId="{66D2D435-94A4-4362-8FA1-D0DC6695B68E}"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DD7F8-C77F-44C0-B9D0-361E8E5E3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1</TotalTime>
  <Pages>20</Pages>
  <Words>15605</Words>
  <Characters>88950</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4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5</cp:revision>
  <cp:lastPrinted>2015-08-04T08:59:00Z</cp:lastPrinted>
  <dcterms:created xsi:type="dcterms:W3CDTF">2015-07-23T18:37:00Z</dcterms:created>
  <dcterms:modified xsi:type="dcterms:W3CDTF">2015-08-04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